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099CA5" w14:textId="4896E1CC" w:rsidR="00050C29" w:rsidRDefault="00050C29" w:rsidP="00050C29">
      <w:pPr>
        <w:rPr>
          <w:rFonts w:eastAsia="Calibri"/>
          <w:b/>
          <w:lang w:val="en-GB"/>
        </w:rPr>
      </w:pPr>
      <w:r>
        <w:rPr>
          <w:rFonts w:eastAsia="Calibri"/>
          <w:b/>
          <w:lang w:val="en-GB"/>
        </w:rPr>
        <w:t>Appendix (supplementary materials for online publication only)</w:t>
      </w:r>
    </w:p>
    <w:p w14:paraId="14CB196C" w14:textId="77777777" w:rsidR="00050C29" w:rsidRDefault="00050C29" w:rsidP="00050C29"/>
    <w:p w14:paraId="4E9AEF8B" w14:textId="77777777" w:rsidR="00050C29" w:rsidRDefault="00050C29" w:rsidP="00050C29">
      <w:pPr>
        <w:keepNext/>
        <w:widowControl w:val="0"/>
        <w:autoSpaceDE w:val="0"/>
        <w:spacing w:line="360" w:lineRule="auto"/>
        <w:jc w:val="both"/>
      </w:pPr>
      <w:r>
        <w:rPr>
          <w:noProof/>
          <w:lang w:val="nl-BE" w:eastAsia="nl-BE"/>
        </w:rPr>
        <w:drawing>
          <wp:inline distT="0" distB="0" distL="0" distR="0" wp14:anchorId="25C90D91" wp14:editId="2D1A425A">
            <wp:extent cx="5655984" cy="4654588"/>
            <wp:effectExtent l="12700" t="12700" r="8216" b="19012"/>
            <wp:docPr id="6" name="Picture 53" descr="A screenshot of a cell phone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/>
                    <a:srcRect l="939" t="1138"/>
                    <a:stretch>
                      <a:fillRect/>
                    </a:stretch>
                  </pic:blipFill>
                  <pic:spPr>
                    <a:xfrm>
                      <a:off x="0" y="0"/>
                      <a:ext cx="5655984" cy="4654588"/>
                    </a:xfrm>
                    <a:prstGeom prst="rect">
                      <a:avLst/>
                    </a:prstGeom>
                    <a:noFill/>
                    <a:ln w="9528">
                      <a:solidFill>
                        <a:srgbClr val="000000"/>
                      </a:solidFill>
                      <a:prstDash val="solid"/>
                    </a:ln>
                  </pic:spPr>
                </pic:pic>
              </a:graphicData>
            </a:graphic>
          </wp:inline>
        </w:drawing>
      </w:r>
    </w:p>
    <w:p w14:paraId="28E480E3" w14:textId="77777777" w:rsidR="00050C29" w:rsidRDefault="00050C29" w:rsidP="00050C29">
      <w:pPr>
        <w:pStyle w:val="Caption"/>
        <w:jc w:val="both"/>
        <w:sectPr w:rsidR="00050C29" w:rsidSect="00F73652">
          <w:pgSz w:w="11900" w:h="16840"/>
          <w:pgMar w:top="1440" w:right="1440" w:bottom="1440" w:left="1440" w:header="708" w:footer="708" w:gutter="0"/>
          <w:cols w:space="720"/>
          <w:docGrid w:linePitch="326"/>
        </w:sectPr>
      </w:pPr>
      <w:r>
        <w:rPr>
          <w:b/>
          <w:bCs/>
          <w:color w:val="000000"/>
          <w:lang w:val="en-GB"/>
        </w:rPr>
        <w:t>Figure A.1.</w:t>
      </w:r>
      <w:r>
        <w:rPr>
          <w:color w:val="000000"/>
          <w:lang w:val="en-GB"/>
        </w:rPr>
        <w:t xml:space="preserve"> </w:t>
      </w:r>
      <w:r>
        <w:rPr>
          <w:i w:val="0"/>
          <w:iCs w:val="0"/>
          <w:color w:val="000000"/>
          <w:lang w:val="en-GB"/>
        </w:rPr>
        <w:t xml:space="preserve">Construction of the economically dependent self-employment indicator, existing of three categories (very dependent, dependent, independent) </w:t>
      </w:r>
      <w:r>
        <w:rPr>
          <w:i w:val="0"/>
          <w:iCs w:val="0"/>
          <w:color w:val="000000"/>
          <w:lang w:val="en-GB"/>
        </w:rPr>
        <w:fldChar w:fldCharType="begin" w:fldLock="1"/>
      </w:r>
      <w:r>
        <w:rPr>
          <w:i w:val="0"/>
          <w:iCs w:val="0"/>
          <w:color w:val="000000"/>
          <w:lang w:val="en-GB"/>
        </w:rPr>
        <w:instrText>ADDIN CSL_CITATION {"citationItems":[{"id":"ITEM-1","itemData":{"author":[{"dropping-particle":"","family":"Moortel","given":"Deborah","non-dropping-particle":"De","parse-names":false,"suffix":""},{"dropping-particle":"","family":"Vanroelen","given":"Christophe","non-dropping-particle":"","parse-names":false,"suffix":""}],"id":"ITEM-1","issued":{"date-parts":[["2017"]]},"publisher-place":"Dublin","title":"Exploring self-employment in Europe: A statistical analysis. Technical report.","type":"report"},"uris":["http://www.mendeley.com/documents/?uuid=d4384d4a-3710-4439-9537-668100dcdf67"]}],"mendeley":{"formattedCitation":"(De Moortel &amp; Vanroelen, 2017)","plainTextFormattedCitation":"(De Moortel &amp; Vanroelen, 2017)","previouslyFormattedCitation":"(De Moortel &amp; Vanroelen, 2017)"},"properties":{"noteIndex":0},"schema":"https://github.com/citation-style-language/schema/raw/master/csl-citation.json"}</w:instrText>
      </w:r>
      <w:r>
        <w:rPr>
          <w:i w:val="0"/>
          <w:iCs w:val="0"/>
          <w:color w:val="000000"/>
          <w:lang w:val="en-GB"/>
        </w:rPr>
        <w:fldChar w:fldCharType="separate"/>
      </w:r>
      <w:r w:rsidRPr="001B6641">
        <w:rPr>
          <w:i w:val="0"/>
          <w:iCs w:val="0"/>
          <w:noProof/>
          <w:color w:val="000000"/>
          <w:lang w:val="en-GB"/>
        </w:rPr>
        <w:t>(De Moortel &amp; Vanroelen, 2017)</w:t>
      </w:r>
      <w:r>
        <w:rPr>
          <w:i w:val="0"/>
          <w:iCs w:val="0"/>
          <w:color w:val="000000"/>
          <w:lang w:val="en-GB"/>
        </w:rPr>
        <w:fldChar w:fldCharType="end"/>
      </w:r>
      <w:r>
        <w:rPr>
          <w:i w:val="0"/>
          <w:iCs w:val="0"/>
          <w:color w:val="000000"/>
          <w:lang w:val="en-GB"/>
        </w:rPr>
        <w:t xml:space="preserve">. </w:t>
      </w:r>
      <w:proofErr w:type="gramStart"/>
      <w:r>
        <w:rPr>
          <w:i w:val="0"/>
          <w:iCs w:val="0"/>
          <w:color w:val="000000"/>
          <w:lang w:val="en-GB"/>
        </w:rPr>
        <w:t>For the purpose of</w:t>
      </w:r>
      <w:proofErr w:type="gramEnd"/>
      <w:r>
        <w:rPr>
          <w:i w:val="0"/>
          <w:iCs w:val="0"/>
          <w:color w:val="000000"/>
          <w:lang w:val="en-GB"/>
        </w:rPr>
        <w:t xml:space="preserve"> this paper, the indicator was collapsed into ‘Dependent’ (very dependent &amp; dependent) and ‘Independent’ (independent).</w:t>
      </w:r>
    </w:p>
    <w:p w14:paraId="613152B0" w14:textId="77777777" w:rsidR="00050C29" w:rsidRDefault="00050C29" w:rsidP="00050C29">
      <w:pPr>
        <w:rPr>
          <w:lang w:val="en-GB"/>
        </w:rPr>
      </w:pPr>
    </w:p>
    <w:tbl>
      <w:tblPr>
        <w:tblW w:w="16160" w:type="dxa"/>
        <w:tblInd w:w="-1134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552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</w:tblGrid>
      <w:tr w:rsidR="00050C29" w14:paraId="35C71110" w14:textId="77777777" w:rsidTr="00F81732">
        <w:tc>
          <w:tcPr>
            <w:tcW w:w="16160" w:type="dxa"/>
            <w:gridSpan w:val="19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C3E1C0E" w14:textId="77777777" w:rsidR="00050C29" w:rsidRDefault="00050C29" w:rsidP="00F81732">
            <w:pPr>
              <w:spacing w:after="120"/>
            </w:pPr>
            <w:r>
              <w:rPr>
                <w:rFonts w:eastAsia="Calibri"/>
                <w:b/>
                <w:color w:val="000000"/>
                <w:sz w:val="18"/>
                <w:szCs w:val="18"/>
                <w:lang w:val="en-GB"/>
              </w:rPr>
              <w:t xml:space="preserve">Table A.1. </w:t>
            </w: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Sample-based variance covariance matrix</w:t>
            </w:r>
          </w:p>
        </w:tc>
      </w:tr>
      <w:tr w:rsidR="00050C29" w14:paraId="7EA0BE24" w14:textId="77777777" w:rsidTr="00F81732">
        <w:tc>
          <w:tcPr>
            <w:tcW w:w="255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0E673B2" w14:textId="77777777" w:rsidR="00050C29" w:rsidRDefault="00050C29" w:rsidP="00F81732">
            <w:pPr>
              <w:spacing w:before="60" w:after="60"/>
              <w:jc w:val="both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3F14830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A6B08B8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2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73A45EB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3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19948B9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4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087C0D1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5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2FCE312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6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AA01EE1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7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BCD6273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8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1469EE8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9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D4B0EE8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0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387D84F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1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D823C9F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2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85C6538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3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BA3FDCC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4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D4C3686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5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FD4B474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6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E1BB70F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7</w:t>
            </w:r>
          </w:p>
        </w:tc>
        <w:tc>
          <w:tcPr>
            <w:tcW w:w="75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84A8A1A" w14:textId="77777777" w:rsidR="00050C29" w:rsidRDefault="00050C29" w:rsidP="00F81732">
            <w:pPr>
              <w:spacing w:before="60" w:after="60"/>
              <w:jc w:val="right"/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color w:val="000000"/>
                <w:sz w:val="18"/>
                <w:szCs w:val="18"/>
                <w:lang w:val="en-GB"/>
              </w:rPr>
              <w:t>18</w:t>
            </w:r>
          </w:p>
        </w:tc>
      </w:tr>
      <w:tr w:rsidR="00050C29" w14:paraId="3570A0C8" w14:textId="77777777" w:rsidTr="00F81732">
        <w:trPr>
          <w:trHeight w:val="286"/>
        </w:trPr>
        <w:tc>
          <w:tcPr>
            <w:tcW w:w="2552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7AB5BD8" w14:textId="3DDDA478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 xml:space="preserve">1. </w:t>
            </w:r>
            <w:r w:rsidR="00DA5D2D"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Vigour</w:t>
            </w: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 xml:space="preserve"> (high)</w:t>
            </w: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3EF558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52</w:t>
            </w: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FB19AE1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B8F5400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496488F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6A778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3777CB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9F90F3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2C97F6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72A7F9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6EB66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65779E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EB5E5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49026D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92F1F7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FD7AAE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FC4CF2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C4C5745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7BCEA2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14643369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CD4E9BB" w14:textId="2B72CD0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 xml:space="preserve">2. </w:t>
            </w:r>
            <w:r w:rsidR="00DA5D2D"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Dedication</w:t>
            </w: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 xml:space="preserve"> (high)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F1772F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3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1A1506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7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495885C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vertAlign w:val="superscript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79CF335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B2B248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125149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6933AD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4467F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054B11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C19A03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E23F29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41E4AD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2A1EF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FF2525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E4E2D1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825E3B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09DBB1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E1E886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212C5999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3150202" w14:textId="3CD3C91C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 xml:space="preserve">3. </w:t>
            </w:r>
            <w:r w:rsidR="00DA5D2D"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Absorption</w:t>
            </w: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 xml:space="preserve"> (high)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7FAEFC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0CD721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49EE38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5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E8B7F97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vertAlign w:val="superscript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8AAC3F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2D656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97E59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04F2B5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83E9AD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4C836E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FEFFAB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472F9E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9EAEE0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4BBA40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D9117B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24843B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959A03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E64195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28E0D228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D761142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4. Able to choose order of tasks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580E02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C24F7F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1497B7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B139CF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1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A7983CD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2C221A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C9280E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B68DBD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0C6957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D61695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D144B9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EA5814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E5E5AD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4CEB05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850883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487B60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55ED58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233661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32C392A1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3EB12C9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5. Able to choose methods of work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C3C831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87DA33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6EAF55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ED37A6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7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20A984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1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B81C398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vertAlign w:val="superscript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C39A79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ADE173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52D023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ABA565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8F0C1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FCFA8F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C91168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51AA90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AD3B69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11273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81A006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88F768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7F9E0CA0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3DD0621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6. Able to choose speed of work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140D91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FD4E43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543761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816D42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6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ED4EC8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6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82B84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0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6E56A31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A27BC2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16B1D8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557D42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57394E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E24DBA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70B7F2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F1A64D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29C871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9F773A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51D39B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D3B1B9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7153B75F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574CBC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7. Job involves meeting standards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27B6D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39D46C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3B0BB0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E04A02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280445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DC9BCF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F62BB3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22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9B47636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B27B19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CD3A0C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DCBC65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D85AFF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CBD13F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CB4A8A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B6DD0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74AC8B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B01CBA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EEF671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6EFB77B3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3AEB0D2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8. Job involves assessing yourself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FC2452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AE2B87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6CC616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9C1D66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C4C194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E7247B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135A3D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7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1DBA58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6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26B1DBE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260BDE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461B2B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310E22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BFDDC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0AD358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vertAlign w:val="superscript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FEB420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F50D30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ABD43C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9DEAF6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2209D290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02C0F47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9. Job involves problem solving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552FD5E" w14:textId="77777777" w:rsidR="00050C29" w:rsidRDefault="00050C29" w:rsidP="00F81732">
            <w:pPr>
              <w:jc w:val="right"/>
              <w:rPr>
                <w:rFonts w:eastAsia="Calibri"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color w:val="000000"/>
                <w:sz w:val="17"/>
                <w:szCs w:val="17"/>
                <w:lang w:val="en-GB"/>
              </w:rPr>
              <w:t>.01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BCEF28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D3B677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AFDC13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3EAF5A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E0211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C61C25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4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D68BDA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5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63F63F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2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8E9CC98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C5ADE5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51000B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1F7B84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7647EB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55EEC7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5A12BA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3146A8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147941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2326F98F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DF905D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0. Job involves complex tasks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4B2268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17C4AA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847D09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619087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679DF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24F96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080E65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6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C11967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4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C5F43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4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361F5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24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95E46FF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0D6630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BA2CF5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FF888A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CA059C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EA0BD3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88FC3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D3FC9A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7B5F9370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40B526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1. Job involves learning things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272303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1B1B8A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3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A04C6D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44DE5F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B7C6BA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F39E81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B8983B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6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58EB04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5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E0DD25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4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34B03B5" w14:textId="77777777" w:rsidR="00050C29" w:rsidRDefault="00050C29" w:rsidP="00F81732">
            <w:pPr>
              <w:spacing w:after="60"/>
              <w:jc w:val="right"/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0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FDA281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23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F420047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211ADE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B48AE5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E540C8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9716C3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F5227C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DCD631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12941C34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CA83C7B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2. Recognition (high)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D24F9D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E91D86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3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C27572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C4789C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F7D4E8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539F2C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B23611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750439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D3DACF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221EAC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A38CD1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0204A9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9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1DB346A" w14:textId="77777777" w:rsidR="00050C29" w:rsidRDefault="00050C29" w:rsidP="00F81732">
            <w:pPr>
              <w:spacing w:after="60"/>
              <w:jc w:val="center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176960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D6599D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DCC12D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8FBA96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9FCD4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636C9B7A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70ABBD3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3. Appropriate pay (high)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1D46BB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D34173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3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26AFEA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DB93C6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64F9B3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702EF6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6A78C3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4BA606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D126F5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74667E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30CAFB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8BE763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5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DCA21A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1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E79DF4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47892D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0A73F3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B300DE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D91F4E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7FD9060B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9590A1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4. Dependent self-employment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CDA4D3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DD2652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2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B7F0EA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61670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BA028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600F65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DF6A7D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3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91CD3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3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67A258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2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6FE532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3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5C8F85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4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9EB7D5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A344FB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3E3FD6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24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C7CEF9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FFF92B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AAD9A0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0F9F28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24E77071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3C9C344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5. Necessity self-employment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E54D78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2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7DC348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3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5D6D4A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DA9402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10EA2B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85D13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DB86A2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6CC0F1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D6C9BE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AA6F5D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2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232270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4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0FFCE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3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566F19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3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94EA0A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3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8769B2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22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92B41F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B8EAB4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B4D70A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40198D57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D15440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6. Male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299F3B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28875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8DD84E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540596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0B282D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B520AF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57C24B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1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69938C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F23076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DDFB23C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9C5B47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0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0A8044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8B8FE9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C0BEF2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0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0E2799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B60832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24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093760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4230F95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3619AD71" w14:textId="77777777" w:rsidTr="00F81732">
        <w:trPr>
          <w:trHeight w:val="286"/>
        </w:trPr>
        <w:tc>
          <w:tcPr>
            <w:tcW w:w="2552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F500927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7. Age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C7BE45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28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7F4199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13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A86F8A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48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6FE9C2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6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0B94A7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6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F6A0628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3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17AE10E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70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218BC9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265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A07B2E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10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4678E7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51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3D1C57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1.042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192779F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186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B03EA7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233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0470A6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729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066370D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21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C5AEBD4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57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715F27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189.44</w:t>
            </w:r>
          </w:p>
        </w:tc>
        <w:tc>
          <w:tcPr>
            <w:tcW w:w="75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0039FE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i/>
                <w:iCs/>
                <w:color w:val="000000"/>
                <w:sz w:val="17"/>
                <w:szCs w:val="17"/>
                <w:lang w:val="en-GB"/>
              </w:rPr>
            </w:pPr>
          </w:p>
        </w:tc>
      </w:tr>
      <w:tr w:rsidR="00050C29" w14:paraId="225DDB71" w14:textId="77777777" w:rsidTr="00F81732">
        <w:trPr>
          <w:trHeight w:val="286"/>
        </w:trPr>
        <w:tc>
          <w:tcPr>
            <w:tcW w:w="2552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21FAA0F" w14:textId="77777777" w:rsidR="00050C29" w:rsidRDefault="00050C29" w:rsidP="00F81732">
            <w:pPr>
              <w:spacing w:after="60"/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18. High education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3CBCB6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2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C4712F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3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DAFAB2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8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745E910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5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00AC1E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8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7BCE85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04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52A71B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3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859CCC7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6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811D0D3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2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E85030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39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FD1C4E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50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D7B0BC9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20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47FF742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019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C3D85A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27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F3C457B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33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6427146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015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E00725A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-.497</w:t>
            </w:r>
          </w:p>
        </w:tc>
        <w:tc>
          <w:tcPr>
            <w:tcW w:w="75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22FE481" w14:textId="77777777" w:rsidR="00050C29" w:rsidRDefault="00050C29" w:rsidP="00F81732">
            <w:pPr>
              <w:spacing w:after="60"/>
              <w:jc w:val="right"/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</w:pPr>
            <w:r>
              <w:rPr>
                <w:rFonts w:eastAsia="Calibri"/>
                <w:bCs/>
                <w:color w:val="000000"/>
                <w:sz w:val="17"/>
                <w:szCs w:val="17"/>
                <w:lang w:val="en-GB"/>
              </w:rPr>
              <w:t>.180</w:t>
            </w:r>
          </w:p>
        </w:tc>
      </w:tr>
      <w:tr w:rsidR="00050C29" w14:paraId="09CED180" w14:textId="77777777" w:rsidTr="00F81732">
        <w:trPr>
          <w:trHeight w:val="286"/>
        </w:trPr>
        <w:tc>
          <w:tcPr>
            <w:tcW w:w="16160" w:type="dxa"/>
            <w:gridSpan w:val="19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5B848D5" w14:textId="10A215FC" w:rsidR="00050C29" w:rsidRDefault="00050C29" w:rsidP="00F81732">
            <w:pPr>
              <w:spacing w:before="120"/>
            </w:pP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 xml:space="preserve">Notes; </w:t>
            </w:r>
            <w:r w:rsidR="00DA5D2D">
              <w:rPr>
                <w:color w:val="000000"/>
                <w:sz w:val="16"/>
                <w:szCs w:val="16"/>
                <w:lang w:val="en-GB"/>
              </w:rPr>
              <w:t>Vigour</w:t>
            </w:r>
            <w:r>
              <w:rPr>
                <w:color w:val="000000"/>
                <w:sz w:val="16"/>
                <w:szCs w:val="16"/>
                <w:lang w:val="en-GB"/>
              </w:rPr>
              <w:t xml:space="preserve"> = “Full of energy at work (0-1)”; </w:t>
            </w:r>
            <w:r w:rsidR="00DA5D2D">
              <w:rPr>
                <w:color w:val="000000"/>
                <w:sz w:val="16"/>
                <w:szCs w:val="16"/>
                <w:lang w:val="en-GB"/>
              </w:rPr>
              <w:t>Dedication</w:t>
            </w:r>
            <w:r>
              <w:rPr>
                <w:color w:val="000000"/>
                <w:sz w:val="16"/>
                <w:szCs w:val="16"/>
                <w:lang w:val="en-GB"/>
              </w:rPr>
              <w:t xml:space="preserve"> = “Enthusiastic about job (0-1)”; </w:t>
            </w:r>
            <w:r w:rsidR="00DA5D2D">
              <w:rPr>
                <w:color w:val="000000"/>
                <w:sz w:val="16"/>
                <w:szCs w:val="16"/>
                <w:lang w:val="en-GB"/>
              </w:rPr>
              <w:t>Absorption</w:t>
            </w:r>
            <w:r>
              <w:rPr>
                <w:color w:val="000000"/>
                <w:sz w:val="16"/>
                <w:szCs w:val="16"/>
                <w:lang w:val="en-GB"/>
              </w:rPr>
              <w:t xml:space="preserve"> = “Time flies when working (0-1)”; Order tasks = “Able to choose order of tasks”; Methods of work = “Able to choose methods of work”; Speed of work = “Able to choose speed of work”; Recognition = “Receiving the recognition, they deserve for work (0-1)”; Appropriate pay = “Considering efforts and achievements, getting paid appropriately (0-1)”; Meeting standards = “</w:t>
            </w:r>
            <w:r>
              <w:rPr>
                <w:rFonts w:eastAsia="Calibri"/>
                <w:bCs/>
                <w:color w:val="000000"/>
                <w:sz w:val="16"/>
                <w:szCs w:val="16"/>
                <w:lang w:val="en-GB"/>
              </w:rPr>
              <w:t>Job involves meeting precise quality standards”; Assessing yourself = “Job involves assessing yourself the quality of your own work”; Problem solving = “Job involves solving unforeseen problems”; Complex tasks=” Job involves complex tasks”; Learning things = “Job involves learning new things”; Necessity = “Reasons for becoming self-employed is because of no other alternatives for work”; Dependent = “Economically dependent”</w:t>
            </w:r>
          </w:p>
        </w:tc>
      </w:tr>
    </w:tbl>
    <w:p w14:paraId="5E47BEDD" w14:textId="77777777" w:rsidR="00050C29" w:rsidRDefault="00050C29" w:rsidP="00050C29">
      <w:pPr>
        <w:rPr>
          <w:lang w:val="en-GB"/>
        </w:rPr>
      </w:pPr>
    </w:p>
    <w:p w14:paraId="01721A4D" w14:textId="77777777" w:rsidR="00050C29" w:rsidRDefault="00050C29" w:rsidP="00050C29">
      <w:pPr>
        <w:suppressAutoHyphens w:val="0"/>
        <w:rPr>
          <w:lang w:val="en-GB"/>
        </w:rPr>
      </w:pPr>
      <w:r>
        <w:rPr>
          <w:lang w:val="en-GB"/>
        </w:rPr>
        <w:br w:type="page"/>
      </w:r>
    </w:p>
    <w:tbl>
      <w:tblPr>
        <w:tblW w:w="1375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975"/>
        <w:gridCol w:w="1346"/>
        <w:gridCol w:w="1347"/>
        <w:gridCol w:w="1347"/>
        <w:gridCol w:w="1347"/>
        <w:gridCol w:w="1347"/>
        <w:gridCol w:w="1347"/>
        <w:gridCol w:w="1347"/>
        <w:gridCol w:w="1347"/>
      </w:tblGrid>
      <w:tr w:rsidR="00050C29" w14:paraId="523E3AE3" w14:textId="77777777" w:rsidTr="00F81732">
        <w:trPr>
          <w:trHeight w:val="20"/>
        </w:trPr>
        <w:tc>
          <w:tcPr>
            <w:tcW w:w="13750" w:type="dxa"/>
            <w:gridSpan w:val="9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167B2AC" w14:textId="77777777" w:rsidR="00050C29" w:rsidRDefault="00050C29" w:rsidP="00F81732">
            <w:pPr>
              <w:pStyle w:val="Caption"/>
              <w:keepNext/>
              <w:spacing w:after="0"/>
            </w:pPr>
            <w:r>
              <w:rPr>
                <w:b/>
                <w:bCs/>
                <w:color w:val="000000"/>
                <w:lang w:val="en-GB"/>
              </w:rPr>
              <w:lastRenderedPageBreak/>
              <w:t>Table A.2.</w:t>
            </w:r>
            <w:r>
              <w:rPr>
                <w:color w:val="000000"/>
                <w:lang w:val="en-GB"/>
              </w:rPr>
              <w:t xml:space="preserve"> </w:t>
            </w:r>
            <w:r>
              <w:rPr>
                <w:color w:val="000000"/>
                <w:u w:val="single"/>
                <w:lang w:val="en-GB"/>
              </w:rPr>
              <w:t>Sensitivity analyses</w:t>
            </w:r>
            <w:r>
              <w:rPr>
                <w:color w:val="000000"/>
                <w:lang w:val="en-GB"/>
              </w:rPr>
              <w:t xml:space="preserve">: Unstandardized and standardized regression estimates of a structural model of work engagement, conditions in self-employment and intrinsic job resources – Estimation method: Full Information Maximum Likelihood, weighted with </w:t>
            </w:r>
            <w:proofErr w:type="spellStart"/>
            <w:r>
              <w:rPr>
                <w:color w:val="000000"/>
                <w:lang w:val="en-GB"/>
              </w:rPr>
              <w:t>Eurofound’s</w:t>
            </w:r>
            <w:proofErr w:type="spellEnd"/>
            <w:r>
              <w:rPr>
                <w:color w:val="000000"/>
                <w:lang w:val="en-GB"/>
              </w:rPr>
              <w:t xml:space="preserve"> design weights, no bootstrapped standard errors.</w:t>
            </w:r>
          </w:p>
        </w:tc>
      </w:tr>
      <w:tr w:rsidR="00050C29" w14:paraId="6CB8CCFC" w14:textId="77777777" w:rsidTr="00F81732">
        <w:trPr>
          <w:trHeight w:val="20"/>
        </w:trPr>
        <w:tc>
          <w:tcPr>
            <w:tcW w:w="2975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86609F8" w14:textId="77777777" w:rsidR="00050C29" w:rsidRDefault="00050C29" w:rsidP="00F81732">
            <w:pPr>
              <w:widowControl w:val="0"/>
              <w:autoSpaceDE w:val="0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2693" w:type="dxa"/>
            <w:gridSpan w:val="2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D9935AD" w14:textId="77777777" w:rsidR="00050C29" w:rsidRDefault="00050C29" w:rsidP="00F81732">
            <w:pPr>
              <w:widowControl w:val="0"/>
              <w:autoSpaceDE w:val="0"/>
              <w:spacing w:before="6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  <w:r>
              <w:rPr>
                <w:rFonts w:eastAsia="Calibri"/>
                <w:b/>
                <w:sz w:val="18"/>
                <w:szCs w:val="18"/>
                <w:lang w:val="en-GB"/>
              </w:rPr>
              <w:t>Skill discretion</w:t>
            </w:r>
          </w:p>
        </w:tc>
        <w:tc>
          <w:tcPr>
            <w:tcW w:w="2694" w:type="dxa"/>
            <w:gridSpan w:val="2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9AD0BBC" w14:textId="77777777" w:rsidR="00050C29" w:rsidRDefault="00050C29" w:rsidP="00F81732">
            <w:pPr>
              <w:widowControl w:val="0"/>
              <w:autoSpaceDE w:val="0"/>
              <w:spacing w:before="6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  <w:r>
              <w:rPr>
                <w:rFonts w:eastAsia="Calibri"/>
                <w:b/>
                <w:sz w:val="18"/>
                <w:szCs w:val="18"/>
                <w:lang w:val="en-GB"/>
              </w:rPr>
              <w:t>Rewards</w:t>
            </w:r>
          </w:p>
        </w:tc>
        <w:tc>
          <w:tcPr>
            <w:tcW w:w="2694" w:type="dxa"/>
            <w:gridSpan w:val="2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EA7F5A0" w14:textId="77777777" w:rsidR="00050C29" w:rsidRDefault="00050C29" w:rsidP="00F81732">
            <w:pPr>
              <w:widowControl w:val="0"/>
              <w:autoSpaceDE w:val="0"/>
              <w:spacing w:before="6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  <w:r>
              <w:rPr>
                <w:rFonts w:eastAsia="Calibri"/>
                <w:b/>
                <w:sz w:val="18"/>
                <w:szCs w:val="18"/>
                <w:lang w:val="en-GB"/>
              </w:rPr>
              <w:t>Autonomy</w:t>
            </w:r>
          </w:p>
        </w:tc>
        <w:tc>
          <w:tcPr>
            <w:tcW w:w="2694" w:type="dxa"/>
            <w:gridSpan w:val="2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C86DC28" w14:textId="77777777" w:rsidR="00050C29" w:rsidRDefault="00050C29" w:rsidP="00F81732">
            <w:pPr>
              <w:widowControl w:val="0"/>
              <w:autoSpaceDE w:val="0"/>
              <w:spacing w:before="6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  <w:r>
              <w:rPr>
                <w:rFonts w:eastAsia="Calibri"/>
                <w:b/>
                <w:sz w:val="18"/>
                <w:szCs w:val="18"/>
                <w:lang w:val="en-GB"/>
              </w:rPr>
              <w:t>Work engagement</w:t>
            </w:r>
          </w:p>
        </w:tc>
      </w:tr>
      <w:tr w:rsidR="00050C29" w14:paraId="1C7BB707" w14:textId="77777777" w:rsidTr="00F81732">
        <w:trPr>
          <w:trHeight w:val="20"/>
        </w:trPr>
        <w:tc>
          <w:tcPr>
            <w:tcW w:w="2975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89CD35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3636FF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B </w:t>
            </w:r>
          </w:p>
          <w:p w14:paraId="18CB30A6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95% CI)</w:t>
            </w: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6160295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 w:rsidRPr="00FE297E">
              <w:rPr>
                <w:rFonts w:eastAsia="Calibri"/>
                <w:bCs/>
                <w:sz w:val="18"/>
                <w:szCs w:val="18"/>
                <w:lang w:val="en-GB"/>
              </w:rPr>
              <w:t>β</w:t>
            </w:r>
          </w:p>
          <w:p w14:paraId="556DE36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95% CI)</w:t>
            </w: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3B98EA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B </w:t>
            </w:r>
          </w:p>
          <w:p w14:paraId="30A28B4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95% CI)</w:t>
            </w: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6C56713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 w:rsidRPr="00FE297E">
              <w:rPr>
                <w:rFonts w:eastAsia="Calibri"/>
                <w:bCs/>
                <w:sz w:val="18"/>
                <w:szCs w:val="18"/>
                <w:lang w:val="en-GB"/>
              </w:rPr>
              <w:t>β</w:t>
            </w:r>
          </w:p>
          <w:p w14:paraId="3E1026A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95% CI)</w:t>
            </w: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CA7E44F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B </w:t>
            </w:r>
          </w:p>
          <w:p w14:paraId="1FEE660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95% CI)</w:t>
            </w: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7CD8871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 w:rsidRPr="00FE297E">
              <w:rPr>
                <w:rFonts w:eastAsia="Calibri"/>
                <w:bCs/>
                <w:sz w:val="18"/>
                <w:szCs w:val="18"/>
                <w:lang w:val="en-GB"/>
              </w:rPr>
              <w:t>β</w:t>
            </w:r>
          </w:p>
          <w:p w14:paraId="42F825B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95% CI)</w:t>
            </w: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4CC1FC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B </w:t>
            </w:r>
          </w:p>
          <w:p w14:paraId="65EBA22E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95% CI)</w:t>
            </w: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BB9A1D8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 w:rsidRPr="00FE297E">
              <w:rPr>
                <w:rFonts w:eastAsia="Calibri"/>
                <w:bCs/>
                <w:sz w:val="18"/>
                <w:szCs w:val="18"/>
                <w:lang w:val="en-GB"/>
              </w:rPr>
              <w:t>β</w:t>
            </w:r>
          </w:p>
          <w:p w14:paraId="3B829AD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95% CI)</w:t>
            </w:r>
          </w:p>
        </w:tc>
      </w:tr>
      <w:tr w:rsidR="00050C29" w14:paraId="1EE793C6" w14:textId="77777777" w:rsidTr="00F81732">
        <w:trPr>
          <w:trHeight w:val="20"/>
        </w:trPr>
        <w:tc>
          <w:tcPr>
            <w:tcW w:w="2975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129377F" w14:textId="77777777" w:rsidR="00050C29" w:rsidRDefault="00050C29" w:rsidP="00F81732">
            <w:pPr>
              <w:widowControl w:val="0"/>
              <w:autoSpaceDE w:val="0"/>
              <w:spacing w:before="60"/>
              <w:rPr>
                <w:rFonts w:eastAsia="Calibri"/>
                <w:b/>
                <w:sz w:val="18"/>
                <w:szCs w:val="18"/>
                <w:lang w:val="en-GB"/>
              </w:rPr>
            </w:pPr>
            <w:r>
              <w:rPr>
                <w:rFonts w:eastAsia="Calibri"/>
                <w:b/>
                <w:sz w:val="18"/>
                <w:szCs w:val="18"/>
                <w:lang w:val="en-GB"/>
              </w:rPr>
              <w:t>Direct effects</w:t>
            </w:r>
          </w:p>
        </w:tc>
        <w:tc>
          <w:tcPr>
            <w:tcW w:w="1346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542E691" w14:textId="77777777" w:rsidR="00050C29" w:rsidRDefault="00050C29" w:rsidP="00F81732">
            <w:pPr>
              <w:widowControl w:val="0"/>
              <w:autoSpaceDE w:val="0"/>
              <w:jc w:val="right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29423F0" w14:textId="77777777" w:rsidR="00050C29" w:rsidRDefault="00050C29" w:rsidP="00F81732">
            <w:pPr>
              <w:widowControl w:val="0"/>
              <w:autoSpaceDE w:val="0"/>
              <w:jc w:val="right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833912A" w14:textId="77777777" w:rsidR="00050C29" w:rsidRDefault="00050C29" w:rsidP="00F81732">
            <w:pPr>
              <w:widowControl w:val="0"/>
              <w:autoSpaceDE w:val="0"/>
              <w:jc w:val="right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D54F671" w14:textId="77777777" w:rsidR="00050C29" w:rsidRDefault="00050C29" w:rsidP="00F81732">
            <w:pPr>
              <w:widowControl w:val="0"/>
              <w:autoSpaceDE w:val="0"/>
              <w:jc w:val="right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F7EFC07" w14:textId="77777777" w:rsidR="00050C29" w:rsidRDefault="00050C29" w:rsidP="00F81732">
            <w:pPr>
              <w:widowControl w:val="0"/>
              <w:autoSpaceDE w:val="0"/>
              <w:jc w:val="right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597947A" w14:textId="77777777" w:rsidR="00050C29" w:rsidRDefault="00050C29" w:rsidP="00F81732">
            <w:pPr>
              <w:widowControl w:val="0"/>
              <w:autoSpaceDE w:val="0"/>
              <w:jc w:val="right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327D06E" w14:textId="77777777" w:rsidR="00050C29" w:rsidRDefault="00050C29" w:rsidP="00F81732">
            <w:pPr>
              <w:widowControl w:val="0"/>
              <w:autoSpaceDE w:val="0"/>
              <w:jc w:val="right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73EA12" w14:textId="77777777" w:rsidR="00050C29" w:rsidRDefault="00050C29" w:rsidP="00F81732">
            <w:pPr>
              <w:widowControl w:val="0"/>
              <w:autoSpaceDE w:val="0"/>
              <w:jc w:val="right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</w:tr>
      <w:tr w:rsidR="00050C29" w14:paraId="3AB77641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51CE79A" w14:textId="77777777" w:rsidR="00050C29" w:rsidRDefault="00050C29" w:rsidP="00F81732">
            <w:pPr>
              <w:widowControl w:val="0"/>
              <w:autoSpaceDE w:val="0"/>
              <w:ind w:left="170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Dependent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0EDBC2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63*** </w:t>
            </w:r>
          </w:p>
          <w:p w14:paraId="2B585A1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94; -.132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785257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331*** </w:t>
            </w:r>
          </w:p>
          <w:p w14:paraId="49FAD21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387; -.276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659CAF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45*** </w:t>
            </w:r>
          </w:p>
          <w:p w14:paraId="2DCD2C9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72; -.018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3339CA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89*** </w:t>
            </w:r>
          </w:p>
          <w:p w14:paraId="5E0D94A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44; -.034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A0D7AC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99*** </w:t>
            </w:r>
          </w:p>
          <w:p w14:paraId="022CEF0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30; -.068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0DAB03E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69*** </w:t>
            </w:r>
          </w:p>
          <w:p w14:paraId="30A8060E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221; -.118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8FD152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-.001</w:t>
            </w:r>
          </w:p>
          <w:p w14:paraId="6021AA1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20; .017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6866F20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-.004</w:t>
            </w:r>
          </w:p>
          <w:p w14:paraId="6E61D86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55; .047)</w:t>
            </w:r>
          </w:p>
        </w:tc>
      </w:tr>
      <w:tr w:rsidR="00050C29" w14:paraId="645E904C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B407441" w14:textId="77777777" w:rsidR="00050C29" w:rsidRDefault="00050C29" w:rsidP="00F81732">
            <w:pPr>
              <w:widowControl w:val="0"/>
              <w:autoSpaceDE w:val="0"/>
              <w:ind w:left="170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Necessity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2B8B6E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62*** </w:t>
            </w:r>
          </w:p>
          <w:p w14:paraId="634CCAB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93; -.032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40923A0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19*** </w:t>
            </w:r>
          </w:p>
          <w:p w14:paraId="3DA8687F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77; -.061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0BDB2E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41*** </w:t>
            </w:r>
          </w:p>
          <w:p w14:paraId="0884BE1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72; -.109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77DCD2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260*** </w:t>
            </w:r>
          </w:p>
          <w:p w14:paraId="6034311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322; -.198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D4D02E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017 </w:t>
            </w:r>
          </w:p>
          <w:p w14:paraId="1E74F17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13; .046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760601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027 </w:t>
            </w:r>
          </w:p>
          <w:p w14:paraId="1753F20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20; .074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A77F66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41*** </w:t>
            </w:r>
          </w:p>
          <w:p w14:paraId="3735297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62; -.020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D853FE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05*** </w:t>
            </w:r>
          </w:p>
          <w:p w14:paraId="4BF07FA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60; -.049)</w:t>
            </w:r>
          </w:p>
        </w:tc>
      </w:tr>
      <w:tr w:rsidR="00050C29" w14:paraId="47D824C5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AD290E6" w14:textId="77777777" w:rsidR="00050C29" w:rsidRDefault="00050C29" w:rsidP="00F81732">
            <w:pPr>
              <w:widowControl w:val="0"/>
              <w:autoSpaceDE w:val="0"/>
              <w:ind w:left="170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Skill discretion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B0D808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0078A2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C4B402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DE9C1B6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BB921F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859833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D0C619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158*** </w:t>
            </w:r>
          </w:p>
          <w:p w14:paraId="7F090B76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.098; .218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909A8C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213*** </w:t>
            </w:r>
          </w:p>
          <w:p w14:paraId="229BA365" w14:textId="77777777" w:rsidR="00050C29" w:rsidRDefault="00050C29" w:rsidP="00F81732">
            <w:pPr>
              <w:widowControl w:val="0"/>
              <w:autoSpaceDE w:val="0"/>
              <w:jc w:val="center"/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.130; .296)</w:t>
            </w:r>
          </w:p>
        </w:tc>
      </w:tr>
      <w:tr w:rsidR="00050C29" w14:paraId="57DFBBAD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07738E" w14:textId="77777777" w:rsidR="00050C29" w:rsidRDefault="00050C29" w:rsidP="00F81732">
            <w:pPr>
              <w:widowControl w:val="0"/>
              <w:autoSpaceDE w:val="0"/>
              <w:ind w:left="170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Rewards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AE8EE3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506C54F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FCC5D0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E1A0D7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88471D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C1021A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1E776EE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411*** </w:t>
            </w:r>
          </w:p>
          <w:p w14:paraId="17CA66F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.344; .478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ADC2DA0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570*** </w:t>
            </w:r>
          </w:p>
          <w:p w14:paraId="7BCF398C" w14:textId="77777777" w:rsidR="00050C29" w:rsidRDefault="00050C29" w:rsidP="00F81732">
            <w:pPr>
              <w:widowControl w:val="0"/>
              <w:autoSpaceDE w:val="0"/>
              <w:jc w:val="center"/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.463; .676)</w:t>
            </w:r>
          </w:p>
        </w:tc>
      </w:tr>
      <w:tr w:rsidR="00050C29" w14:paraId="2DBCE0EE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D2FB397" w14:textId="77777777" w:rsidR="00050C29" w:rsidRDefault="00050C29" w:rsidP="00F81732">
            <w:pPr>
              <w:widowControl w:val="0"/>
              <w:autoSpaceDE w:val="0"/>
              <w:ind w:left="170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Autonomy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A09763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8098F20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1C4825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AC9E50E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E6517A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748A1F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87AE4E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02 </w:t>
            </w:r>
          </w:p>
          <w:p w14:paraId="7DABB5F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36; .031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F7105A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03 </w:t>
            </w:r>
          </w:p>
          <w:p w14:paraId="6DF366D5" w14:textId="77777777" w:rsidR="00050C29" w:rsidRDefault="00050C29" w:rsidP="00F81732">
            <w:pPr>
              <w:widowControl w:val="0"/>
              <w:autoSpaceDE w:val="0"/>
              <w:jc w:val="center"/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57; .050)</w:t>
            </w:r>
          </w:p>
        </w:tc>
      </w:tr>
      <w:tr w:rsidR="00050C29" w14:paraId="1273DF58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20DE580" w14:textId="77777777" w:rsidR="00050C29" w:rsidRDefault="00050C29" w:rsidP="00F81732">
            <w:pPr>
              <w:widowControl w:val="0"/>
              <w:autoSpaceDE w:val="0"/>
              <w:rPr>
                <w:rFonts w:eastAsia="Calibri"/>
                <w:b/>
                <w:sz w:val="18"/>
                <w:szCs w:val="18"/>
                <w:lang w:val="en-GB"/>
              </w:rPr>
            </w:pPr>
            <w:r>
              <w:rPr>
                <w:rFonts w:eastAsia="Calibri"/>
                <w:b/>
                <w:sz w:val="18"/>
                <w:szCs w:val="18"/>
                <w:lang w:val="en-GB"/>
              </w:rPr>
              <w:t>Indirect effects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A2A2D9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F23449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70ADC5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6B42276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79B0AD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1FCC62F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94BC35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A91479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</w:tr>
      <w:tr w:rsidR="00050C29" w14:paraId="50957451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24C0000" w14:textId="77777777" w:rsidR="00050C29" w:rsidRDefault="00050C29" w:rsidP="00F81732">
            <w:pPr>
              <w:widowControl w:val="0"/>
              <w:autoSpaceDE w:val="0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Total indirect effect dependency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8A8A8F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967B31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A4EB7F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8F4A8E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D00201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8DB4C4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00ADFE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44*** </w:t>
            </w:r>
          </w:p>
          <w:p w14:paraId="1C3C175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59; -.029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857C1C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21*** </w:t>
            </w:r>
          </w:p>
          <w:p w14:paraId="69B1444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65; -.076)</w:t>
            </w:r>
          </w:p>
        </w:tc>
      </w:tr>
      <w:tr w:rsidR="00050C29" w14:paraId="50FA18C1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09C326D" w14:textId="77777777" w:rsidR="00050C29" w:rsidRDefault="00050C29" w:rsidP="00F81732">
            <w:pPr>
              <w:widowControl w:val="0"/>
              <w:autoSpaceDE w:val="0"/>
              <w:ind w:left="283"/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  <w:t>Skill discretion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34741C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FB2983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186C05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98E7AC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A096A6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643D526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354E39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26*** </w:t>
            </w:r>
          </w:p>
          <w:p w14:paraId="3AAB774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36; -.016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F0B1EA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71*** </w:t>
            </w:r>
          </w:p>
          <w:p w14:paraId="48A3DA4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00; -.041)</w:t>
            </w:r>
          </w:p>
        </w:tc>
      </w:tr>
      <w:tr w:rsidR="00050C29" w14:paraId="093EAED7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5949615" w14:textId="77777777" w:rsidR="00050C29" w:rsidRDefault="00050C29" w:rsidP="00F81732">
            <w:pPr>
              <w:widowControl w:val="0"/>
              <w:autoSpaceDE w:val="0"/>
              <w:ind w:left="283"/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  <w:t>Rewards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04E61A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A05C63E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A9332A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C0B33B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4CBE7D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D8A26C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7FD996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19*** </w:t>
            </w:r>
          </w:p>
          <w:p w14:paraId="46F39FDF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30; -.007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B490D7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51*** </w:t>
            </w:r>
          </w:p>
          <w:p w14:paraId="0C969E2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83; -.018)</w:t>
            </w:r>
          </w:p>
        </w:tc>
      </w:tr>
      <w:tr w:rsidR="00050C29" w14:paraId="4FBFBCFF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4C63211" w14:textId="77777777" w:rsidR="00050C29" w:rsidRDefault="00050C29" w:rsidP="00F81732">
            <w:pPr>
              <w:widowControl w:val="0"/>
              <w:autoSpaceDE w:val="0"/>
              <w:ind w:left="283"/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  <w:t>Autonomy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27B865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7DDEBCF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7AC381E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4F1D88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D0C6FCF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12A3DF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C9786E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001 </w:t>
            </w:r>
          </w:p>
          <w:p w14:paraId="7C1EBD14" w14:textId="77777777" w:rsidR="00050C29" w:rsidRDefault="00050C29" w:rsidP="00F81732">
            <w:pPr>
              <w:widowControl w:val="0"/>
              <w:autoSpaceDE w:val="0"/>
              <w:spacing w:after="12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03; .004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248A9D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.001</w:t>
            </w:r>
          </w:p>
          <w:p w14:paraId="78A79302" w14:textId="77777777" w:rsidR="00050C29" w:rsidRDefault="00050C29" w:rsidP="00F81732">
            <w:pPr>
              <w:widowControl w:val="0"/>
              <w:autoSpaceDE w:val="0"/>
              <w:spacing w:after="12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09; .010)</w:t>
            </w:r>
          </w:p>
        </w:tc>
      </w:tr>
      <w:tr w:rsidR="00050C29" w14:paraId="780380FB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9C2537D" w14:textId="77777777" w:rsidR="00050C29" w:rsidRDefault="00050C29" w:rsidP="00F81732">
            <w:pPr>
              <w:widowControl w:val="0"/>
              <w:autoSpaceDE w:val="0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Total indirect effect necessity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F09958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DB997C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400C1B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C14CFE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578371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FE56DE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FB611F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68*** </w:t>
            </w:r>
          </w:p>
          <w:p w14:paraId="46DBB21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85; -.050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54B8D7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74*** </w:t>
            </w:r>
          </w:p>
          <w:p w14:paraId="6E7E22A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224; -.124)</w:t>
            </w:r>
          </w:p>
        </w:tc>
      </w:tr>
      <w:tr w:rsidR="00050C29" w14:paraId="72FE3447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9781F2F" w14:textId="77777777" w:rsidR="00050C29" w:rsidRDefault="00050C29" w:rsidP="00F81732">
            <w:pPr>
              <w:widowControl w:val="0"/>
              <w:autoSpaceDE w:val="0"/>
              <w:ind w:left="283"/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  <w:t>Skill discretion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0512D9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54F83D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682154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777A29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3A4FAC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B359D8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2E919D6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10*** </w:t>
            </w:r>
          </w:p>
          <w:p w14:paraId="3390FFC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16; -.004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CB0873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25*** </w:t>
            </w:r>
          </w:p>
          <w:p w14:paraId="7B407610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42; -.009)</w:t>
            </w:r>
          </w:p>
        </w:tc>
      </w:tr>
      <w:tr w:rsidR="00050C29" w14:paraId="4350C460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D287A5C" w14:textId="77777777" w:rsidR="00050C29" w:rsidRDefault="00050C29" w:rsidP="00F81732">
            <w:pPr>
              <w:widowControl w:val="0"/>
              <w:autoSpaceDE w:val="0"/>
              <w:ind w:left="283"/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  <w:t>Rewards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4EAEAE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3432ED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369809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17621E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C00667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6682705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4ADB65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58*** </w:t>
            </w:r>
          </w:p>
          <w:p w14:paraId="07392B6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75; -.041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742FBA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48*** </w:t>
            </w:r>
          </w:p>
          <w:p w14:paraId="1FBD7C2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95; -.102)</w:t>
            </w:r>
          </w:p>
        </w:tc>
      </w:tr>
      <w:tr w:rsidR="00050C29" w14:paraId="4C73329B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C8A7969" w14:textId="77777777" w:rsidR="00050C29" w:rsidRDefault="00050C29" w:rsidP="00F81732">
            <w:pPr>
              <w:widowControl w:val="0"/>
              <w:autoSpaceDE w:val="0"/>
              <w:ind w:left="283"/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i/>
                <w:iCs/>
                <w:sz w:val="18"/>
                <w:szCs w:val="18"/>
                <w:lang w:val="en-GB"/>
              </w:rPr>
              <w:t>Autonomy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7605F2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72F22E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659BEB2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BF58BE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605039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966CC0A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7AE407F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001 </w:t>
            </w:r>
          </w:p>
          <w:p w14:paraId="02ED301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01; .001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059AD2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.001 </w:t>
            </w:r>
          </w:p>
          <w:p w14:paraId="6B558F9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02; .001)</w:t>
            </w:r>
          </w:p>
        </w:tc>
      </w:tr>
      <w:tr w:rsidR="00050C29" w14:paraId="5A7B194E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A69438A" w14:textId="77777777" w:rsidR="00050C29" w:rsidRDefault="00050C29" w:rsidP="00F81732">
            <w:pPr>
              <w:widowControl w:val="0"/>
              <w:autoSpaceDE w:val="0"/>
              <w:rPr>
                <w:rFonts w:eastAsia="Calibri"/>
                <w:b/>
                <w:sz w:val="18"/>
                <w:szCs w:val="18"/>
                <w:lang w:val="en-GB"/>
              </w:rPr>
            </w:pPr>
            <w:r>
              <w:rPr>
                <w:rFonts w:eastAsia="Calibri"/>
                <w:b/>
                <w:sz w:val="18"/>
                <w:szCs w:val="18"/>
                <w:lang w:val="en-GB"/>
              </w:rPr>
              <w:t>Total effects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351002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5802EF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19770AE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9CABC1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19DD7DB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F6EB3D0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4F528C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C2B0C1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</w:tr>
      <w:tr w:rsidR="00050C29" w14:paraId="5DA728A7" w14:textId="77777777" w:rsidTr="00F81732">
        <w:trPr>
          <w:trHeight w:val="20"/>
        </w:trPr>
        <w:tc>
          <w:tcPr>
            <w:tcW w:w="2975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F86AE76" w14:textId="77777777" w:rsidR="00050C29" w:rsidRDefault="00050C29" w:rsidP="00F81732">
            <w:pPr>
              <w:widowControl w:val="0"/>
              <w:autoSpaceDE w:val="0"/>
              <w:ind w:left="176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Dependent</w:t>
            </w:r>
          </w:p>
        </w:tc>
        <w:tc>
          <w:tcPr>
            <w:tcW w:w="1346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CDFB8A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1DBB21E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F1068D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392FCB7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8F5AE94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64374326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717EB69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046*** </w:t>
            </w:r>
          </w:p>
          <w:p w14:paraId="2BAEF67C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063; -.028)</w:t>
            </w:r>
          </w:p>
        </w:tc>
        <w:tc>
          <w:tcPr>
            <w:tcW w:w="1347" w:type="dxa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232B6A1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25*** </w:t>
            </w:r>
          </w:p>
          <w:p w14:paraId="1E95388D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78; -.071)</w:t>
            </w:r>
          </w:p>
        </w:tc>
      </w:tr>
      <w:tr w:rsidR="00050C29" w14:paraId="58690233" w14:textId="77777777" w:rsidTr="00F81732">
        <w:trPr>
          <w:trHeight w:val="20"/>
        </w:trPr>
        <w:tc>
          <w:tcPr>
            <w:tcW w:w="2975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0CF67AE" w14:textId="77777777" w:rsidR="00050C29" w:rsidRDefault="00050C29" w:rsidP="00F81732">
            <w:pPr>
              <w:widowControl w:val="0"/>
              <w:autoSpaceDE w:val="0"/>
              <w:spacing w:after="60"/>
              <w:ind w:left="176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Necessity</w:t>
            </w:r>
          </w:p>
        </w:tc>
        <w:tc>
          <w:tcPr>
            <w:tcW w:w="1346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FC97652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4ECD0839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AC143C8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35217A9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0F629D97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5544729C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/>
                <w:sz w:val="18"/>
                <w:szCs w:val="18"/>
                <w:lang w:val="en-GB"/>
              </w:rPr>
            </w:pP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3DEDB2D3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108*** </w:t>
            </w:r>
          </w:p>
          <w:p w14:paraId="62F20E8F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131; -.086)</w:t>
            </w:r>
          </w:p>
        </w:tc>
        <w:tc>
          <w:tcPr>
            <w:tcW w:w="1347" w:type="dxa"/>
            <w:tcBorders>
              <w:bottom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B256FD8" w14:textId="77777777" w:rsidR="00050C29" w:rsidRDefault="00050C29" w:rsidP="00F81732">
            <w:pPr>
              <w:widowControl w:val="0"/>
              <w:autoSpaceDE w:val="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 xml:space="preserve">-.278*** </w:t>
            </w:r>
          </w:p>
          <w:p w14:paraId="6640A0E3" w14:textId="77777777" w:rsidR="00050C29" w:rsidRDefault="00050C29" w:rsidP="00F81732">
            <w:pPr>
              <w:widowControl w:val="0"/>
              <w:autoSpaceDE w:val="0"/>
              <w:spacing w:after="60"/>
              <w:jc w:val="center"/>
              <w:rPr>
                <w:rFonts w:eastAsia="Calibri"/>
                <w:bCs/>
                <w:sz w:val="18"/>
                <w:szCs w:val="18"/>
                <w:lang w:val="en-GB"/>
              </w:rPr>
            </w:pPr>
            <w:r>
              <w:rPr>
                <w:rFonts w:eastAsia="Calibri"/>
                <w:bCs/>
                <w:sz w:val="18"/>
                <w:szCs w:val="18"/>
                <w:lang w:val="en-GB"/>
              </w:rPr>
              <w:t>(-.345; -.212)</w:t>
            </w:r>
          </w:p>
        </w:tc>
      </w:tr>
      <w:tr w:rsidR="00050C29" w14:paraId="6C83506E" w14:textId="77777777" w:rsidTr="00F81732">
        <w:trPr>
          <w:trHeight w:val="20"/>
        </w:trPr>
        <w:tc>
          <w:tcPr>
            <w:tcW w:w="13750" w:type="dxa"/>
            <w:gridSpan w:val="9"/>
            <w:tcBorders>
              <w:top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F864148" w14:textId="77777777" w:rsidR="00050C29" w:rsidRDefault="00050C29" w:rsidP="00F81732">
            <w:pPr>
              <w:pStyle w:val="Caption"/>
              <w:tabs>
                <w:tab w:val="left" w:pos="6521"/>
              </w:tabs>
              <w:spacing w:after="0"/>
              <w:jc w:val="both"/>
            </w:pPr>
            <w:r>
              <w:rPr>
                <w:color w:val="000000"/>
                <w:sz w:val="16"/>
                <w:szCs w:val="16"/>
                <w:lang w:val="en-GB"/>
              </w:rPr>
              <w:t xml:space="preserve">6th EWCS (2015); Weighted with </w:t>
            </w:r>
            <w:proofErr w:type="spellStart"/>
            <w:r>
              <w:rPr>
                <w:color w:val="000000"/>
                <w:sz w:val="16"/>
                <w:szCs w:val="16"/>
                <w:lang w:val="en-GB"/>
              </w:rPr>
              <w:t>Eurofound’s</w:t>
            </w:r>
            <w:proofErr w:type="spellEnd"/>
            <w:r>
              <w:rPr>
                <w:color w:val="000000"/>
                <w:sz w:val="16"/>
                <w:szCs w:val="16"/>
                <w:lang w:val="en-GB"/>
              </w:rPr>
              <w:t xml:space="preserve"> design weights (w5); p-values: * p&lt;0.05; ** p&lt;0.01; *** p&lt;0.001; </w:t>
            </w:r>
            <w:r>
              <w:rPr>
                <w:rFonts w:eastAsia="Calibri"/>
                <w:color w:val="000000"/>
                <w:sz w:val="16"/>
                <w:szCs w:val="16"/>
                <w:lang w:val="en-GB"/>
              </w:rPr>
              <w:t xml:space="preserve">N observations: 5.463; Fit statistics: </w:t>
            </w:r>
            <m:oMath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χ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>
              <w:rPr>
                <w:rFonts w:eastAsia="Calibri"/>
                <w:color w:val="000000"/>
                <w:sz w:val="16"/>
                <w:szCs w:val="16"/>
                <w:lang w:val="en-GB"/>
              </w:rPr>
              <w:t xml:space="preserve">/ (d.f.) = 453.54 (105), CFI = .95, TLI = .93, RMSEA = .04. </w:t>
            </w:r>
            <w:proofErr w:type="spellStart"/>
            <w:r>
              <w:rPr>
                <w:rFonts w:eastAsia="Calibri"/>
                <w:color w:val="000000"/>
                <w:sz w:val="16"/>
                <w:szCs w:val="16"/>
                <w:lang w:val="en-GB"/>
              </w:rPr>
              <w:t>Unst</w:t>
            </w:r>
            <w:proofErr w:type="spellEnd"/>
            <w:r>
              <w:rPr>
                <w:rFonts w:eastAsia="Calibri"/>
                <w:color w:val="000000"/>
                <w:sz w:val="16"/>
                <w:szCs w:val="16"/>
                <w:lang w:val="en-GB"/>
              </w:rPr>
              <w:t xml:space="preserve">. = Unstandardized estimates; St. = Standardized estimates; (CI) = Confidence Interval. </w:t>
            </w:r>
            <w:r>
              <w:rPr>
                <w:color w:val="000000"/>
                <w:sz w:val="16"/>
                <w:szCs w:val="16"/>
                <w:lang w:val="en-GB"/>
              </w:rPr>
              <w:t xml:space="preserve">The model allowed for correlations between all mediating factors (e.g., rewards, skill discretion, and autonomy) as well as between economic dependency and necessity. There </w:t>
            </w:r>
            <w:r>
              <w:rPr>
                <w:rFonts w:eastAsia="Calibri"/>
                <w:color w:val="000000"/>
                <w:sz w:val="16"/>
                <w:szCs w:val="16"/>
                <w:lang w:val="en-GB"/>
              </w:rPr>
              <w:t>are also correlations between socio-demographic variables (gender, age, and education) and the variables in the model) (results not shown).</w:t>
            </w:r>
          </w:p>
        </w:tc>
      </w:tr>
    </w:tbl>
    <w:p w14:paraId="04B16DAC" w14:textId="77777777" w:rsidR="00050C29" w:rsidRPr="00AC3AB9" w:rsidRDefault="00050C29" w:rsidP="00050C29">
      <w:pPr>
        <w:widowControl w:val="0"/>
        <w:autoSpaceDE w:val="0"/>
        <w:spacing w:line="360" w:lineRule="auto"/>
        <w:jc w:val="both"/>
        <w:rPr>
          <w:sz w:val="4"/>
          <w:szCs w:val="4"/>
          <w:lang w:val="en-GB"/>
        </w:rPr>
      </w:pPr>
    </w:p>
    <w:sectPr w:rsidR="00050C29" w:rsidRPr="00AC3AB9">
      <w:footerReference w:type="default" r:id="rId7"/>
      <w:pgSz w:w="16840" w:h="11900" w:orient="landscape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29821C" w14:textId="77777777" w:rsidR="001D25AF" w:rsidRDefault="001D25AF">
      <w:r>
        <w:separator/>
      </w:r>
    </w:p>
  </w:endnote>
  <w:endnote w:type="continuationSeparator" w:id="0">
    <w:p w14:paraId="207F047F" w14:textId="77777777" w:rsidR="001D25AF" w:rsidRDefault="001D25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A130F7" w14:textId="77777777" w:rsidR="004925E8" w:rsidRDefault="00050C29">
    <w:pPr>
      <w:pStyle w:val="Footer"/>
      <w:ind w:right="360"/>
    </w:pPr>
    <w:r>
      <w:rPr>
        <w:noProof/>
        <w:lang w:val="nl-BE" w:eastAsia="nl-BE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7FD5B74B" wp14:editId="44E5C2F0">
              <wp:simplePos x="0" y="0"/>
              <wp:positionH relativeFrom="margin">
                <wp:align>right</wp:align>
              </wp:positionH>
              <wp:positionV relativeFrom="paragraph">
                <wp:posOffset>548</wp:posOffset>
              </wp:positionV>
              <wp:extent cx="0" cy="0"/>
              <wp:effectExtent l="0" t="0" r="0" b="0"/>
              <wp:wrapTopAndBottom/>
              <wp:docPr id="2" name="Text Box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ln>
                        <a:noFill/>
                        <a:prstDash/>
                      </a:ln>
                    </wps:spPr>
                    <wps:txbx>
                      <w:txbxContent>
                        <w:p w14:paraId="637045E5" w14:textId="77777777" w:rsidR="004925E8" w:rsidRDefault="00050C29">
                          <w:pPr>
                            <w:pStyle w:val="Footer"/>
                          </w:pPr>
                          <w:r>
                            <w:rPr>
                              <w:rStyle w:val="PageNumber"/>
                              <w:rFonts w:ascii="Times New Roman" w:hAnsi="Times New Roman" w:cs="Times New Roman"/>
                            </w:rPr>
                            <w:fldChar w:fldCharType="begin"/>
                          </w:r>
                          <w:r>
                            <w:rPr>
                              <w:rStyle w:val="PageNumber"/>
                              <w:rFonts w:ascii="Times New Roman" w:hAnsi="Times New Roman" w:cs="Times New Roman"/>
                            </w:rPr>
                            <w:instrText xml:space="preserve"> PAGE </w:instrText>
                          </w:r>
                          <w:r>
                            <w:rPr>
                              <w:rStyle w:val="PageNumber"/>
                              <w:rFonts w:ascii="Times New Roman" w:hAnsi="Times New Roman" w:cs="Times New Roman"/>
                            </w:rPr>
                            <w:fldChar w:fldCharType="separate"/>
                          </w:r>
                          <w:r>
                            <w:rPr>
                              <w:rStyle w:val="PageNumber"/>
                              <w:rFonts w:ascii="Times New Roman" w:hAnsi="Times New Roman" w:cs="Times New Roman"/>
                              <w:noProof/>
                            </w:rPr>
                            <w:t>32</w:t>
                          </w:r>
                          <w:r>
                            <w:rPr>
                              <w:rStyle w:val="PageNumber"/>
                              <w:rFonts w:ascii="Times New Roman" w:hAnsi="Times New Roman" w:cs="Times New Roman"/>
                            </w:rPr>
                            <w:fldChar w:fldCharType="end"/>
                          </w:r>
                        </w:p>
                      </w:txbxContent>
                    </wps:txbx>
                    <wps:bodyPr wrap="none" lIns="0" tIns="0" rIns="0" bIns="0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FD5B74B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-51.2pt;margin-top:.05pt;width:0;height:0;z-index:251659264;visibility:visible;mso-wrap-style:none;mso-wrap-distance-left:9pt;mso-wrap-distance-top:0;mso-wrap-distance-right:9pt;mso-wrap-distance-bottom:0;mso-position-horizontal:right;mso-position-horizontal-relative:margin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" filled="f" stroked="f">
              <v:textbox style="mso-fit-shape-to-text:t" inset="0,0,0,0">
                <w:txbxContent>
                  <w:p w14:paraId="637045E5" w14:textId="77777777" w:rsidR="004925E8" w:rsidRDefault="00050C29">
                    <w:pPr>
                      <w:pStyle w:val="Footer"/>
                    </w:pPr>
                    <w:r>
                      <w:rPr>
                        <w:rStyle w:val="PageNumber"/>
                        <w:rFonts w:ascii="Times New Roman" w:hAnsi="Times New Roman" w:cs="Times New Roman"/>
                      </w:rPr>
                      <w:fldChar w:fldCharType="begin"/>
                    </w:r>
                    <w:r>
                      <w:rPr>
                        <w:rStyle w:val="PageNumber"/>
                        <w:rFonts w:ascii="Times New Roman" w:hAnsi="Times New Roman" w:cs="Times New Roman"/>
                      </w:rPr>
                      <w:instrText xml:space="preserve"> PAGE </w:instrText>
                    </w:r>
                    <w:r>
                      <w:rPr>
                        <w:rStyle w:val="PageNumber"/>
                        <w:rFonts w:ascii="Times New Roman" w:hAnsi="Times New Roman" w:cs="Times New Roman"/>
                      </w:rPr>
                      <w:fldChar w:fldCharType="separate"/>
                    </w:r>
                    <w:r>
                      <w:rPr>
                        <w:rStyle w:val="PageNumber"/>
                        <w:rFonts w:ascii="Times New Roman" w:hAnsi="Times New Roman" w:cs="Times New Roman"/>
                        <w:noProof/>
                      </w:rPr>
                      <w:t>32</w:t>
                    </w:r>
                    <w:r>
                      <w:rPr>
                        <w:rStyle w:val="PageNumber"/>
                        <w:rFonts w:ascii="Times New Roman" w:hAnsi="Times New Roman" w:cs="Times New Roman"/>
                      </w:rPr>
                      <w:fldChar w:fldCharType="end"/>
                    </w:r>
                  </w:p>
                </w:txbxContent>
              </v:textbox>
              <w10:wrap type="topAndBottom" anchorx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5E2C51" w14:textId="77777777" w:rsidR="001D25AF" w:rsidRDefault="001D25AF">
      <w:r>
        <w:separator/>
      </w:r>
    </w:p>
  </w:footnote>
  <w:footnote w:type="continuationSeparator" w:id="0">
    <w:p w14:paraId="1AD4A40E" w14:textId="77777777" w:rsidR="001D25AF" w:rsidRDefault="001D25A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6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0C29"/>
    <w:rsid w:val="00050C29"/>
    <w:rsid w:val="001D25AF"/>
    <w:rsid w:val="007E3801"/>
    <w:rsid w:val="00843E52"/>
    <w:rsid w:val="009B1A8A"/>
    <w:rsid w:val="00D318A6"/>
    <w:rsid w:val="00DA5D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33B4C886"/>
  <w15:chartTrackingRefBased/>
  <w15:docId w15:val="{ED00AB6E-A69A-AF42-910C-6B7FA49EDD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B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50C29"/>
    <w:pPr>
      <w:suppressAutoHyphens/>
      <w:autoSpaceDN w:val="0"/>
      <w:textAlignment w:val="baseline"/>
    </w:pPr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050C29"/>
    <w:pPr>
      <w:tabs>
        <w:tab w:val="center" w:pos="4680"/>
        <w:tab w:val="right" w:pos="9360"/>
      </w:tabs>
    </w:pPr>
    <w:rPr>
      <w:rFonts w:ascii="Calibri" w:eastAsia="Calibri" w:hAnsi="Calibri" w:cs="Arial"/>
    </w:rPr>
  </w:style>
  <w:style w:type="character" w:customStyle="1" w:styleId="FooterChar">
    <w:name w:val="Footer Char"/>
    <w:basedOn w:val="DefaultParagraphFont"/>
    <w:link w:val="Footer"/>
    <w:rsid w:val="00050C29"/>
    <w:rPr>
      <w:rFonts w:ascii="Calibri" w:eastAsia="Calibri" w:hAnsi="Calibri" w:cs="Arial"/>
      <w:lang w:val="en-US"/>
    </w:rPr>
  </w:style>
  <w:style w:type="character" w:styleId="PageNumber">
    <w:name w:val="page number"/>
    <w:basedOn w:val="DefaultParagraphFont"/>
    <w:rsid w:val="00050C29"/>
  </w:style>
  <w:style w:type="paragraph" w:styleId="Caption">
    <w:name w:val="caption"/>
    <w:basedOn w:val="Normal"/>
    <w:next w:val="Normal"/>
    <w:rsid w:val="00050C29"/>
    <w:pPr>
      <w:spacing w:after="200"/>
    </w:pPr>
    <w:rPr>
      <w:i/>
      <w:iCs/>
      <w:color w:val="44546A"/>
      <w:sz w:val="18"/>
      <w:szCs w:val="18"/>
    </w:rPr>
  </w:style>
  <w:style w:type="paragraph" w:styleId="Revision">
    <w:name w:val="Revision"/>
    <w:hidden/>
    <w:uiPriority w:val="99"/>
    <w:semiHidden/>
    <w:rsid w:val="00DA5D2D"/>
    <w:rPr>
      <w:rFonts w:ascii="Times New Roman" w:eastAsia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939</Words>
  <Characters>5354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e Gevaert</dc:creator>
  <cp:keywords/>
  <dc:description/>
  <cp:lastModifiedBy>Jessie Gevaert</cp:lastModifiedBy>
  <cp:revision>2</cp:revision>
  <dcterms:created xsi:type="dcterms:W3CDTF">2021-08-18T08:09:00Z</dcterms:created>
  <dcterms:modified xsi:type="dcterms:W3CDTF">2021-12-10T08:10:00Z</dcterms:modified>
</cp:coreProperties>
</file>